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06ECF33" w14:textId="0245F1BA" w:rsidR="002F1601" w:rsidRPr="002F1601" w:rsidRDefault="002F1601" w:rsidP="002F1601">
      <w:pPr>
        <w:pStyle w:val="ListParagraph"/>
        <w:numPr>
          <w:ilvl w:val="0"/>
          <w:numId w:val="1"/>
        </w:numPr>
      </w:pPr>
      <w:proofErr w:type="spellStart"/>
      <w:r w:rsidRPr="002F1601">
        <w:t>Neuropsicopatologia</w:t>
      </w:r>
      <w:proofErr w:type="spellEnd"/>
    </w:p>
    <w:p w14:paraId="397DDDA5" w14:textId="06A63B92" w:rsidR="002F1601" w:rsidRDefault="002F1601" w:rsidP="002F1601">
      <w:pPr>
        <w:ind w:firstLine="360"/>
        <w:jc w:val="both"/>
      </w:pPr>
      <w:r w:rsidRPr="002F1601">
        <w:t>De modo a adquirir um p</w:t>
      </w:r>
      <w:r>
        <w:t xml:space="preserve">rimeiro contacto com psicologia e perturbações mentais (sobretudo com a depressão), dada a falta de experiência do aluno nessa área, e tendo em conta a possibilidade de escolha de uma opção livre no primeiro semestre do último ano de mestrado – o desenvolvedor decidira inscrever-se numa unidade curricular do primeiro ano do Mestrado em Psicologia da Saúde e Neuropsicologia da Universidade de Aveiro. </w:t>
      </w:r>
    </w:p>
    <w:p w14:paraId="59AEBBC8" w14:textId="2B7718F6" w:rsidR="002F1601" w:rsidRPr="002F1601" w:rsidRDefault="002F1601" w:rsidP="002F1601">
      <w:pPr>
        <w:ind w:firstLine="360"/>
        <w:jc w:val="both"/>
        <w:rPr>
          <w:lang w:val="pt-BR"/>
        </w:rPr>
      </w:pPr>
      <w:r>
        <w:t xml:space="preserve">Essa disciplina – designada por </w:t>
      </w:r>
      <w:proofErr w:type="spellStart"/>
      <w:r>
        <w:t>Neuropsicopatologia</w:t>
      </w:r>
      <w:proofErr w:type="spellEnd"/>
      <w:r>
        <w:t xml:space="preserve"> – tem como objetivo conhecer as alterações neuropsicológicas associadas a algumas perturbações mentais, entre elas as perturbações de humor, onde a depressão maior é contemplada</w:t>
      </w:r>
      <w:r w:rsidR="00377FD8">
        <w:t xml:space="preserve"> </w:t>
      </w:r>
      <w:r w:rsidR="00377FD8">
        <w:fldChar w:fldCharType="begin" w:fldLock="1"/>
      </w:r>
      <w:r w:rsidR="00377FD8">
        <w:instrText>ADDIN CSL_CITATION {"citationItems":[{"id":"ITEM-1","itemData":{"URL":"https://www.ua.pt/pt/uc/11261","accessed":{"date-parts":[["2023","10","4"]]},"author":[{"dropping-particle":"","family":"Carvalho","given":"Sandra","non-dropping-particle":"","parse-names":false,"suffix":""}],"id":"ITEM-1","issued":{"date-parts":[["0"]]},"title":"Neuropsicopatologia","type":"webpage"},"uris":["http://www.mendeley.com/documents/?uuid=9f14a83c-57ad-3067-a578-4e4c50e9c288"]}],"mendeley":{"formattedCitation":"(Carvalho, n.d.)","plainTextFormattedCitation":"(Carvalho, n.d.)"},"properties":{"noteIndex":0},"schema":"https://github.com/citation-style-language/schema/raw/master/csl-citation.json"}</w:instrText>
      </w:r>
      <w:r w:rsidR="00377FD8">
        <w:fldChar w:fldCharType="separate"/>
      </w:r>
      <w:r w:rsidR="00377FD8" w:rsidRPr="00377FD8">
        <w:rPr>
          <w:noProof/>
        </w:rPr>
        <w:t>(Carvalho, n.d.)</w:t>
      </w:r>
      <w:r w:rsidR="00377FD8">
        <w:fldChar w:fldCharType="end"/>
      </w:r>
      <w:r>
        <w:t xml:space="preserve">. </w:t>
      </w:r>
    </w:p>
    <w:sectPr w:rsidR="002F1601" w:rsidRPr="002F160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B4E0C2C"/>
    <w:multiLevelType w:val="hybridMultilevel"/>
    <w:tmpl w:val="376C97E6"/>
    <w:lvl w:ilvl="0" w:tplc="E09A2E08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349722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1601"/>
    <w:rsid w:val="000E4CA1"/>
    <w:rsid w:val="002F1601"/>
    <w:rsid w:val="00377FD8"/>
    <w:rsid w:val="00A65BDE"/>
    <w:rsid w:val="00A81586"/>
    <w:rsid w:val="00D03D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499995"/>
  <w15:chartTrackingRefBased/>
  <w15:docId w15:val="{D42D780A-8816-4854-9FEF-293DDDCD08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160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361468-F821-4063-BF2D-FA2A1C8EF6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206</Words>
  <Characters>1176</Characters>
  <Application>Microsoft Office Word</Application>
  <DocSecurity>0</DocSecurity>
  <Lines>9</Lines>
  <Paragraphs>2</Paragraphs>
  <ScaleCrop>false</ScaleCrop>
  <Company/>
  <LinksUpToDate>false</LinksUpToDate>
  <CharactersWithSpaces>13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2</cp:revision>
  <dcterms:created xsi:type="dcterms:W3CDTF">2023-10-04T11:24:00Z</dcterms:created>
  <dcterms:modified xsi:type="dcterms:W3CDTF">2023-10-04T1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